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C10289E" w:rsidR="004D7C00" w:rsidRDefault="001D237E" w:rsidP="007934C5">
      <w:pPr>
        <w:ind w:firstLineChars="200" w:firstLine="480"/>
        <w:rPr>
          <w:rFonts w:hint="eastAsia"/>
        </w:rPr>
      </w:pPr>
      <w:r>
        <w:rPr>
          <w:rFonts w:hint="eastAsia"/>
        </w:rPr>
        <w:t>#</w:t>
      </w:r>
      <w:r>
        <w:t xml:space="preserve"> </w:t>
      </w:r>
      <w:r>
        <w:rPr>
          <w:rFonts w:hint="eastAsia"/>
        </w:rPr>
        <w:t>写一个</w:t>
      </w:r>
      <w:r>
        <w:rPr>
          <w:rFonts w:hint="eastAsia"/>
        </w:rPr>
        <w:t>c</w:t>
      </w:r>
      <w:r>
        <w:t>ode</w:t>
      </w:r>
      <w:r>
        <w:rPr>
          <w:rFonts w:hint="eastAsia"/>
        </w:rPr>
        <w:t>，计算</w:t>
      </w:r>
      <w:r w:rsidR="00AF63C6">
        <w:rPr>
          <w:rFonts w:hint="eastAsia"/>
        </w:rPr>
        <w:t>历史上</w:t>
      </w:r>
      <w:r w:rsidR="007F439A">
        <w:rPr>
          <w:rFonts w:hint="eastAsia"/>
        </w:rPr>
        <w:t>每一年所有</w:t>
      </w:r>
      <w:r w:rsidR="00EC0BE6">
        <w:rPr>
          <w:rFonts w:hint="eastAsia"/>
        </w:rPr>
        <w:t>文章的相似度。</w:t>
      </w:r>
      <w:r w:rsidR="00C13084">
        <w:rPr>
          <w:rFonts w:hint="eastAsia"/>
        </w:rPr>
        <w:t>计算某年的</w:t>
      </w:r>
      <w:r w:rsidR="00C13084">
        <w:rPr>
          <w:rFonts w:hint="eastAsia"/>
        </w:rPr>
        <w:t>d</w:t>
      </w:r>
      <w:r w:rsidR="00C13084">
        <w:t>isparity</w:t>
      </w:r>
      <w:r w:rsidR="00C13084">
        <w:rPr>
          <w:rFonts w:hint="eastAsia"/>
        </w:rPr>
        <w:t>：</w:t>
      </w:r>
      <w:r w:rsidR="00012321">
        <w:rPr>
          <w:rFonts w:hint="eastAsia"/>
        </w:rPr>
        <w:t>得到</w:t>
      </w:r>
      <w:r w:rsidR="005A5176">
        <w:rPr>
          <w:rFonts w:hint="eastAsia"/>
        </w:rPr>
        <w:t>某年</w:t>
      </w:r>
      <w:r w:rsidR="00012321">
        <w:rPr>
          <w:rFonts w:hint="eastAsia"/>
        </w:rPr>
        <w:t>18</w:t>
      </w:r>
      <w:r w:rsidR="00012321">
        <w:rPr>
          <w:rFonts w:hint="eastAsia"/>
        </w:rPr>
        <w:t>个学科间的引用矩阵。</w:t>
      </w:r>
      <w:r w:rsidR="00594740">
        <w:rPr>
          <w:rFonts w:hint="eastAsia"/>
        </w:rPr>
        <w:t>计算矩阵的点乘即可。</w:t>
      </w:r>
    </w:p>
    <w:p w14:paraId="383A512A" w14:textId="34FD36F9" w:rsidR="00636658" w:rsidRPr="008C6825" w:rsidRDefault="00636658" w:rsidP="00DA66DE">
      <w:pPr>
        <w:rPr>
          <w:b/>
          <w:bCs/>
        </w:rPr>
      </w:pPr>
      <w:r w:rsidRPr="008C6825">
        <w:rPr>
          <w:rFonts w:hint="eastAsia"/>
          <w:b/>
          <w:bCs/>
        </w:rPr>
        <w:t>D</w:t>
      </w:r>
      <w:r w:rsidRPr="008C6825">
        <w:rPr>
          <w:b/>
          <w:bCs/>
        </w:rPr>
        <w:t>iD</w:t>
      </w:r>
      <w:r w:rsidRPr="008C6825">
        <w:rPr>
          <w:rFonts w:hint="eastAsia"/>
          <w:b/>
          <w:bCs/>
        </w:rPr>
        <w:t>：转向如何影响生产力、影响力、团队情况？</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2F460349" w14:textId="2FAECF75" w:rsidR="00D71BAD" w:rsidRPr="00FC10C0" w:rsidRDefault="00D71BAD" w:rsidP="00267DF3">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lastRenderedPageBreak/>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lastRenderedPageBreak/>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lastRenderedPageBreak/>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w:t>
      </w:r>
      <w:r>
        <w:lastRenderedPageBreak/>
        <w:t xml:space="preserve">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lastRenderedPageBreak/>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 xml:space="preserve">Petersen A M, Ahmed M E, Pavlidis I. Grand challenges and emergent modes of convergence science[J]. Humanities and Social Sciences Communications, 2021, 8(1): </w:t>
      </w:r>
      <w:r>
        <w:lastRenderedPageBreak/>
        <w:t>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lastRenderedPageBreak/>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Pr>
          <w:rFonts w:hint="eastAsia"/>
        </w:rPr>
        <w:lastRenderedPageBreak/>
        <w:t>（</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lastRenderedPageBreak/>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3"/>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D8E6C" w14:textId="77777777" w:rsidR="00DD2FD4" w:rsidRDefault="00DD2FD4" w:rsidP="00FF1F60">
      <w:r>
        <w:separator/>
      </w:r>
    </w:p>
  </w:endnote>
  <w:endnote w:type="continuationSeparator" w:id="0">
    <w:p w14:paraId="2646DDBF" w14:textId="77777777" w:rsidR="00DD2FD4" w:rsidRDefault="00DD2FD4"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35595" w14:textId="77777777" w:rsidR="00DD2FD4" w:rsidRDefault="00DD2FD4" w:rsidP="00FF1F60">
      <w:r>
        <w:separator/>
      </w:r>
    </w:p>
  </w:footnote>
  <w:footnote w:type="continuationSeparator" w:id="0">
    <w:p w14:paraId="1BD3741D" w14:textId="77777777" w:rsidR="00DD2FD4" w:rsidRDefault="00DD2FD4"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501D0"/>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775"/>
    <w:rsid w:val="003F17D0"/>
    <w:rsid w:val="003F17F4"/>
    <w:rsid w:val="003F264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294C"/>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51AF"/>
    <w:rsid w:val="00625495"/>
    <w:rsid w:val="0062590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732"/>
    <w:rsid w:val="006537DB"/>
    <w:rsid w:val="0065384F"/>
    <w:rsid w:val="00653A5B"/>
    <w:rsid w:val="00653ACC"/>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D3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228F"/>
    <w:rsid w:val="0085236E"/>
    <w:rsid w:val="00852929"/>
    <w:rsid w:val="00853052"/>
    <w:rsid w:val="00853080"/>
    <w:rsid w:val="00853A32"/>
    <w:rsid w:val="0085439F"/>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1DD"/>
    <w:rsid w:val="009F2901"/>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2ECA"/>
    <w:rsid w:val="00B63166"/>
    <w:rsid w:val="00B63484"/>
    <w:rsid w:val="00B6367B"/>
    <w:rsid w:val="00B63B35"/>
    <w:rsid w:val="00B63F65"/>
    <w:rsid w:val="00B6444F"/>
    <w:rsid w:val="00B64667"/>
    <w:rsid w:val="00B64974"/>
    <w:rsid w:val="00B64D26"/>
    <w:rsid w:val="00B6586F"/>
    <w:rsid w:val="00B65954"/>
    <w:rsid w:val="00B65B7B"/>
    <w:rsid w:val="00B65CF6"/>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431"/>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4</TotalTime>
  <Pages>57</Pages>
  <Words>39827</Words>
  <Characters>227016</Characters>
  <Application>Microsoft Office Word</Application>
  <DocSecurity>0</DocSecurity>
  <Lines>1891</Lines>
  <Paragraphs>532</Paragraphs>
  <ScaleCrop>false</ScaleCrop>
  <Company/>
  <LinksUpToDate>false</LinksUpToDate>
  <CharactersWithSpaces>266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8805</cp:revision>
  <dcterms:created xsi:type="dcterms:W3CDTF">2022-11-19T16:04:00Z</dcterms:created>
  <dcterms:modified xsi:type="dcterms:W3CDTF">2023-05-17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